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7D98BB" w14:textId="77777777" w:rsidR="0054032B" w:rsidRPr="00EA5DDD" w:rsidRDefault="0054032B" w:rsidP="0054032B">
      <w:pPr>
        <w:jc w:val="both"/>
        <w:rPr>
          <w:rFonts w:ascii="Times New Roman" w:hAnsi="Times New Roman" w:cs="Times New Roman"/>
          <w:sz w:val="24"/>
          <w:szCs w:val="24"/>
        </w:rPr>
      </w:pPr>
      <w:r w:rsidRPr="00EA5DDD">
        <w:rPr>
          <w:rFonts w:ascii="Times New Roman" w:hAnsi="Times New Roman" w:cs="Times New Roman"/>
          <w:sz w:val="24"/>
          <w:szCs w:val="24"/>
        </w:rPr>
        <w:t xml:space="preserve">Supplementary Table S1. Age and sex distributions of the </w:t>
      </w:r>
      <w:r>
        <w:rPr>
          <w:rFonts w:ascii="Times New Roman" w:hAnsi="Times New Roman" w:cs="Times New Roman"/>
          <w:sz w:val="24"/>
          <w:szCs w:val="24"/>
        </w:rPr>
        <w:t>participant</w:t>
      </w:r>
      <w:r w:rsidRPr="00EA5DDD">
        <w:rPr>
          <w:rFonts w:ascii="Times New Roman" w:hAnsi="Times New Roman" w:cs="Times New Roman"/>
          <w:sz w:val="24"/>
          <w:szCs w:val="24"/>
        </w:rPr>
        <w:t xml:space="preserve">s that donated sera to pre-COVID-19 pandemic (negative serum panel, n=402), as part of the COVID-19 household study (positive serum panel, n=58) and as part of the Jalkanen et al. (2021) stud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hV3Qkcd","properties":{"formattedCitation":"[16]","plainCitation":"[16]","noteIndex":0},"citationItems":[{"id":57,"uris":["http://zotero.org/users/8116189/items/W5GK3IBF"],"uri":["http://zotero.org/users/8116189/items/W5GK3IBF"],"itemData":{"id":57,"type":"article-journal","abstract":"As SARS-CoV-2 has been circulating for over a year, dozens of vaccine candidates are under development or in clinical use. The BNT162b2 mRNA COVID-19 vaccine induces spike protein-specific neutralizing antibodies associated with protective immunity. The emergence of the B.1.1.7 and B.1.351 variants has raised concerns of reduced vaccine efficacy and increased re-infection rates. Here we show, that after the second dose, the sera of BNT162b2-vaccinated health care workers (n = 180) effectively neutralize the SARS-CoV-2 variant with the D614G substitution and the B.1.1.7 variant, whereas the neutralization of the B.1.351 variant is five-fold reduced. Despite the reduction, 92% of the seronegative vaccinees have a neutralization titre of &gt;20 for the B.1.351 variant indicating some protection. The vaccinees’ neutralization titres exceeded those of recovered non-hospitalized COVID-19 patients. Our work provides evidence that the second dose of the BNT162b2 vaccine induces cross-neutralization of at least some of the circulating SARS-CoV-2 variants.","container-title":"Nature Communications","DOI":"10.1038/s41467-021-24285-4","ISSN":"2041-1723","issue":"1","journalAbbreviation":"Nat Commun","language":"en","page":"3991","title":"COVID-19 mRNA vaccine induced antibody responses against three SARS-CoV-2 variants","volume":"12","author":[{"family":"Jalkanen","given":"Pinja"},{"family":"Kolehmainen","given":"Pekka"},{"family":"Häkkinen","given":"Hanni K."},{"family":"Huttunen","given":"Moona"},{"family":"Tähtinen","given":"Paula A."},{"family":"Lundberg","given":"Rickard"},{"family":"Maljanen","given":"Sari"},{"family":"Reinholm","given":"Arttu"},{"family":"Tauriainen","given":"Sisko"},{"family":"Pakkanen","given":"Sari H."},{"family":"Levonen","given":"Iris"},{"family":"Nousiainen","given":"Arttu"},{"family":"Miller","given":"Taru"},{"family":"Välimaa","given":"Hanna"},{"family":"Ivaska","given":"Lauri"},{"family":"Pasternack","given":"Arja"},{"family":"Naves","given":"Rauno"},{"family":"Ritvos","given":"Olli"},{"family":"Österlund","given":"Pamela"},{"family":"Kuivanen","given":"Suvi"},{"family":"Smura","given":"Teemu"},{"family":"Hepojoki","given":"Jussi"},{"family":"Vapalahti","given":"Olli"},{"family":"Lempainen","given":"Johanna"},{"family":"Kakkola","given":"Laura"},{"family":"Kantele","given":"Anu"},{"family":"Julkunen","given":"Ilkka"}],"issued":{"date-parts":[["2021",6,28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C6B03">
        <w:rPr>
          <w:rFonts w:ascii="Times New Roman" w:hAnsi="Times New Roman" w:cs="Times New Roman"/>
          <w:sz w:val="24"/>
        </w:rPr>
        <w:t>[1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A5DDD">
        <w:rPr>
          <w:rFonts w:ascii="Times New Roman" w:hAnsi="Times New Roman" w:cs="Times New Roman"/>
          <w:sz w:val="24"/>
          <w:szCs w:val="24"/>
        </w:rPr>
        <w:t>used in FMIA and EIA comparisons.</w:t>
      </w:r>
    </w:p>
    <w:tbl>
      <w:tblPr>
        <w:tblStyle w:val="TableGrid"/>
        <w:tblW w:w="5162" w:type="pct"/>
        <w:tblCellMar>
          <w:top w:w="57" w:type="dxa"/>
        </w:tblCellMar>
        <w:tblLook w:val="04A0" w:firstRow="1" w:lastRow="0" w:firstColumn="1" w:lastColumn="0" w:noHBand="0" w:noVBand="1"/>
      </w:tblPr>
      <w:tblGrid>
        <w:gridCol w:w="1231"/>
        <w:gridCol w:w="1095"/>
        <w:gridCol w:w="1391"/>
        <w:gridCol w:w="937"/>
        <w:gridCol w:w="1252"/>
        <w:gridCol w:w="818"/>
        <w:gridCol w:w="1150"/>
        <w:gridCol w:w="888"/>
        <w:gridCol w:w="1188"/>
        <w:tblGridChange w:id="0">
          <w:tblGrid>
            <w:gridCol w:w="1231"/>
            <w:gridCol w:w="1095"/>
            <w:gridCol w:w="1391"/>
            <w:gridCol w:w="937"/>
            <w:gridCol w:w="1252"/>
            <w:gridCol w:w="818"/>
            <w:gridCol w:w="1150"/>
            <w:gridCol w:w="888"/>
            <w:gridCol w:w="1188"/>
          </w:tblGrid>
        </w:tblGridChange>
      </w:tblGrid>
      <w:tr w:rsidR="0054032B" w:rsidRPr="001D7C40" w14:paraId="36E0349B" w14:textId="77777777" w:rsidTr="00045DC2">
        <w:tc>
          <w:tcPr>
            <w:tcW w:w="619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75590CC1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2349" w:type="pct"/>
            <w:gridSpan w:val="4"/>
            <w:tcBorders>
              <w:left w:val="nil"/>
              <w:right w:val="nil"/>
            </w:tcBorders>
            <w:vAlign w:val="center"/>
          </w:tcPr>
          <w:p w14:paraId="744B4B9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Validation of CoV-2 FMIA</w:t>
            </w:r>
          </w:p>
        </w:tc>
        <w:tc>
          <w:tcPr>
            <w:tcW w:w="2032" w:type="pct"/>
            <w:gridSpan w:val="4"/>
            <w:tcBorders>
              <w:left w:val="nil"/>
              <w:right w:val="nil"/>
            </w:tcBorders>
            <w:vAlign w:val="center"/>
          </w:tcPr>
          <w:p w14:paraId="07A0977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FMIA and EIA comparisons</w:t>
            </w:r>
          </w:p>
        </w:tc>
      </w:tr>
      <w:tr w:rsidR="0054032B" w:rsidRPr="001D7C40" w14:paraId="7FAC838B" w14:textId="77777777" w:rsidTr="00045DC2">
        <w:tc>
          <w:tcPr>
            <w:tcW w:w="619" w:type="pct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24EFFD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249" w:type="pct"/>
            <w:gridSpan w:val="2"/>
            <w:tcBorders>
              <w:left w:val="nil"/>
              <w:right w:val="nil"/>
            </w:tcBorders>
            <w:vAlign w:val="center"/>
          </w:tcPr>
          <w:p w14:paraId="3BBAAE28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Negative serum panel</w:t>
            </w:r>
          </w:p>
        </w:tc>
        <w:tc>
          <w:tcPr>
            <w:tcW w:w="1100" w:type="pct"/>
            <w:gridSpan w:val="2"/>
            <w:tcBorders>
              <w:left w:val="nil"/>
              <w:right w:val="nil"/>
            </w:tcBorders>
            <w:vAlign w:val="center"/>
          </w:tcPr>
          <w:p w14:paraId="03B80B74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Positive serum panel</w:t>
            </w:r>
          </w:p>
        </w:tc>
        <w:tc>
          <w:tcPr>
            <w:tcW w:w="989" w:type="pct"/>
            <w:gridSpan w:val="2"/>
            <w:tcBorders>
              <w:left w:val="nil"/>
              <w:right w:val="nil"/>
            </w:tcBorders>
            <w:vAlign w:val="center"/>
          </w:tcPr>
          <w:p w14:paraId="469C093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Vaccinated HCWs</w:t>
            </w:r>
          </w:p>
        </w:tc>
        <w:tc>
          <w:tcPr>
            <w:tcW w:w="1043" w:type="pct"/>
            <w:gridSpan w:val="2"/>
            <w:tcBorders>
              <w:left w:val="nil"/>
              <w:right w:val="nil"/>
            </w:tcBorders>
            <w:vAlign w:val="center"/>
          </w:tcPr>
          <w:p w14:paraId="6B1AD6B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Patients</w:t>
            </w:r>
          </w:p>
        </w:tc>
      </w:tr>
      <w:tr w:rsidR="0054032B" w:rsidRPr="001D7C40" w14:paraId="382E3814" w14:textId="77777777" w:rsidTr="00045DC2">
        <w:trPr>
          <w:trHeight w:val="1222"/>
        </w:trPr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183F73F1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Age group (years)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554FB58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n (%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6DF4A34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</w:t>
            </w: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emale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5D280E4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n (%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64B91BB3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</w:t>
            </w: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emale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2C6894AB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n (%)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431C3A83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</w:t>
            </w: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emale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2CFD9DF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n (%)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18A2CA0E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</w:t>
            </w:r>
            <w:r w:rsidRPr="001D7C40">
              <w:rPr>
                <w:rFonts w:ascii="Times New Roman" w:hAnsi="Times New Roman" w:cs="Times New Roman"/>
                <w:sz w:val="24"/>
                <w:szCs w:val="24"/>
              </w:rPr>
              <w:t>emale</w:t>
            </w:r>
          </w:p>
        </w:tc>
      </w:tr>
      <w:tr w:rsidR="0054032B" w:rsidRPr="001D7C40" w14:paraId="4FAD6340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602A2B8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-1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4CD5F40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00 (25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47006E2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768F1A1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 (5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6AEA016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0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2E45E800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4AE21866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5ECED71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401DBB76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</w:tr>
      <w:tr w:rsidR="0054032B" w:rsidRPr="001D7C40" w14:paraId="5C204879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49C56FBB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1-2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365C3ED6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8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0BE372C9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2FB730B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7 (12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21D55A1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7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10EEDEC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36E4723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74FFB67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11073245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</w:tr>
      <w:tr w:rsidR="0054032B" w:rsidRPr="001D7C40" w14:paraId="78C4C4CA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5D8927C4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1-3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71C773E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6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0BB73041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3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0DC2E97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 (9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0983F28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0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25FC96B0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 (10)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662DAFC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00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01BC8CC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 (25)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397280D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40</w:t>
            </w:r>
          </w:p>
        </w:tc>
      </w:tr>
      <w:tr w:rsidR="0054032B" w:rsidRPr="001D7C40" w14:paraId="6AAA0606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2FBE7BA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1-4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399BBD9E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8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26C63675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1D23FB1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3 (22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0864CAB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62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1DC0D5A0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6 (30)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09D00F21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00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0DE11AB7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 (15)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0FCA9B07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67</w:t>
            </w:r>
          </w:p>
        </w:tc>
      </w:tr>
      <w:tr w:rsidR="0054032B" w:rsidRPr="001D7C40" w14:paraId="268B7A27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17B61403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41-5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3F2A65E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8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5894D65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60F0A080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0 (34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0A4A2BD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65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5A817D33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9 (45)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34ACE50B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89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67DBB6D4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 (10)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7301C911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</w:tr>
      <w:tr w:rsidR="0054032B" w:rsidRPr="001D7C40" w14:paraId="3EA20641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4FD9F013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1-6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76DBF4C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8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6F4B2586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30EB89C8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8 (14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57117A1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63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5486E781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 (10)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566C1D73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0CB2999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4 (20)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3ABB4DB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5</w:t>
            </w:r>
          </w:p>
        </w:tc>
      </w:tr>
      <w:tr w:rsidR="0054032B" w:rsidRPr="001D7C40" w14:paraId="601947C7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68D6C719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61-7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12A101F8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8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45D5528C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23CC9B54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2 (3)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7B6FB084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06D3B157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 (5)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024713F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100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7BD6083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6 (30)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5D0691EE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</w:tr>
      <w:tr w:rsidR="0054032B" w:rsidRPr="001D7C40" w14:paraId="43BAB6E0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44E381D9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71-8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66F93287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8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011456F0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57EC44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3C0F8D39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3BA9A29A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75CFAED5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3B7306C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97" w:type="pct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6D7112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</w:tr>
      <w:tr w:rsidR="0054032B" w:rsidRPr="001D7C40" w14:paraId="17011717" w14:textId="77777777" w:rsidTr="00045DC2">
        <w:tc>
          <w:tcPr>
            <w:tcW w:w="619" w:type="pct"/>
            <w:tcBorders>
              <w:left w:val="nil"/>
              <w:right w:val="nil"/>
            </w:tcBorders>
            <w:vAlign w:val="center"/>
          </w:tcPr>
          <w:p w14:paraId="6D068CCF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81-90</w:t>
            </w:r>
          </w:p>
        </w:tc>
        <w:tc>
          <w:tcPr>
            <w:tcW w:w="550" w:type="pct"/>
            <w:tcBorders>
              <w:left w:val="nil"/>
              <w:right w:val="nil"/>
            </w:tcBorders>
            <w:vAlign w:val="center"/>
          </w:tcPr>
          <w:p w14:paraId="2F54CE72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38 (9)</w:t>
            </w:r>
          </w:p>
        </w:tc>
        <w:tc>
          <w:tcPr>
            <w:tcW w:w="699" w:type="pct"/>
            <w:tcBorders>
              <w:left w:val="nil"/>
              <w:right w:val="nil"/>
            </w:tcBorders>
            <w:vAlign w:val="center"/>
          </w:tcPr>
          <w:p w14:paraId="6380BEF5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50</w:t>
            </w:r>
          </w:p>
        </w:tc>
        <w:tc>
          <w:tcPr>
            <w:tcW w:w="471" w:type="pct"/>
            <w:tcBorders>
              <w:left w:val="nil"/>
              <w:right w:val="nil"/>
            </w:tcBorders>
            <w:vAlign w:val="center"/>
          </w:tcPr>
          <w:p w14:paraId="5D2AAB26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629" w:type="pct"/>
            <w:tcBorders>
              <w:left w:val="nil"/>
              <w:right w:val="nil"/>
            </w:tcBorders>
            <w:vAlign w:val="center"/>
          </w:tcPr>
          <w:p w14:paraId="48F4AB18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411" w:type="pct"/>
            <w:tcBorders>
              <w:left w:val="nil"/>
              <w:right w:val="nil"/>
            </w:tcBorders>
            <w:vAlign w:val="center"/>
          </w:tcPr>
          <w:p w14:paraId="6D548CD6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78" w:type="pct"/>
            <w:tcBorders>
              <w:left w:val="nil"/>
              <w:right w:val="nil"/>
            </w:tcBorders>
            <w:vAlign w:val="center"/>
          </w:tcPr>
          <w:p w14:paraId="5FABD4C4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446" w:type="pct"/>
            <w:tcBorders>
              <w:left w:val="nil"/>
              <w:right w:val="nil"/>
            </w:tcBorders>
            <w:vAlign w:val="center"/>
          </w:tcPr>
          <w:p w14:paraId="5E0E5A1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  <w:tc>
          <w:tcPr>
            <w:tcW w:w="597" w:type="pct"/>
            <w:tcBorders>
              <w:left w:val="nil"/>
              <w:right w:val="nil"/>
            </w:tcBorders>
            <w:vAlign w:val="center"/>
          </w:tcPr>
          <w:p w14:paraId="67A3EE7D" w14:textId="77777777" w:rsidR="0054032B" w:rsidRPr="00FC3C7D" w:rsidRDefault="0054032B" w:rsidP="00045DC2">
            <w:pPr>
              <w:spacing w:line="276" w:lineRule="auto"/>
              <w:jc w:val="center"/>
              <w:rPr>
                <w:rFonts w:ascii="Times New Roman" w:hAnsi="Times New Roman"/>
                <w:sz w:val="24"/>
              </w:rPr>
            </w:pPr>
            <w:r w:rsidRPr="00FC3C7D">
              <w:rPr>
                <w:rFonts w:ascii="Times New Roman" w:hAnsi="Times New Roman"/>
                <w:sz w:val="24"/>
              </w:rPr>
              <w:t>-</w:t>
            </w:r>
          </w:p>
        </w:tc>
      </w:tr>
    </w:tbl>
    <w:p w14:paraId="1FDF937E" w14:textId="77777777" w:rsidR="0054032B" w:rsidRPr="00EA5DDD" w:rsidRDefault="0054032B" w:rsidP="0054032B">
      <w:pPr>
        <w:spacing w:before="240"/>
        <w:jc w:val="both"/>
        <w:rPr>
          <w:rFonts w:ascii="Times New Roman" w:hAnsi="Times New Roman" w:cs="Times New Roman"/>
          <w:sz w:val="24"/>
          <w:szCs w:val="24"/>
        </w:rPr>
      </w:pPr>
      <w:r w:rsidRPr="00EA5DDD">
        <w:rPr>
          <w:rFonts w:ascii="Times New Roman" w:hAnsi="Times New Roman" w:cs="Times New Roman"/>
          <w:sz w:val="24"/>
          <w:szCs w:val="24"/>
        </w:rPr>
        <w:t>HCWs = Healthcare workers</w:t>
      </w:r>
    </w:p>
    <w:p w14:paraId="4295A47E" w14:textId="77777777" w:rsidR="002F137C" w:rsidRDefault="002F137C"/>
    <w:sectPr w:rsidR="002F137C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0251"/>
    <w:rsid w:val="00280251"/>
    <w:rsid w:val="002F137C"/>
    <w:rsid w:val="005403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809166"/>
  <w15:chartTrackingRefBased/>
  <w15:docId w15:val="{A14C3304-252E-4799-95EF-94E9B566B9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mbria" w:eastAsiaTheme="minorHAnsi" w:hAnsi="Cambria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0251"/>
    <w:pPr>
      <w:spacing w:after="0" w:line="480" w:lineRule="auto"/>
    </w:pPr>
    <w:rPr>
      <w:rFonts w:asciiTheme="majorHAnsi" w:hAnsiTheme="majorHAnsi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0251"/>
    <w:pPr>
      <w:outlineLvl w:val="0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0251"/>
    <w:rPr>
      <w:rFonts w:asciiTheme="majorHAnsi" w:hAnsiTheme="majorHAnsi"/>
      <w:b/>
      <w:bCs/>
      <w:lang w:val="en-GB"/>
    </w:rPr>
  </w:style>
  <w:style w:type="paragraph" w:styleId="NoSpacing">
    <w:name w:val="No Spacing"/>
    <w:qFormat/>
    <w:rsid w:val="00280251"/>
    <w:pPr>
      <w:spacing w:after="240" w:line="360" w:lineRule="auto"/>
    </w:pPr>
    <w:rPr>
      <w:rFonts w:asciiTheme="majorHAnsi" w:eastAsia="Calibri" w:hAnsiTheme="majorHAnsi" w:cs="Times New Roman"/>
      <w:b/>
      <w:bCs/>
      <w:sz w:val="24"/>
    </w:rPr>
  </w:style>
  <w:style w:type="table" w:styleId="TableGrid">
    <w:name w:val="Table Grid"/>
    <w:basedOn w:val="TableNormal"/>
    <w:uiPriority w:val="59"/>
    <w:rsid w:val="0054032B"/>
    <w:pPr>
      <w:spacing w:after="0" w:line="240" w:lineRule="auto"/>
    </w:pPr>
    <w:rPr>
      <w:rFonts w:asciiTheme="minorHAnsi" w:hAnsi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10</Words>
  <Characters>3330</Characters>
  <Application>Microsoft Office Word</Application>
  <DocSecurity>0</DocSecurity>
  <Lines>27</Lines>
  <Paragraphs>7</Paragraphs>
  <ScaleCrop>false</ScaleCrop>
  <Company/>
  <LinksUpToDate>false</LinksUpToDate>
  <CharactersWithSpaces>3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lastie Anna</dc:creator>
  <cp:keywords/>
  <dc:description/>
  <cp:lastModifiedBy>Solastie Anna</cp:lastModifiedBy>
  <cp:revision>2</cp:revision>
  <dcterms:created xsi:type="dcterms:W3CDTF">2021-07-22T16:08:00Z</dcterms:created>
  <dcterms:modified xsi:type="dcterms:W3CDTF">2021-07-22T16:08:00Z</dcterms:modified>
</cp:coreProperties>
</file>